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A579865" w14:textId="002ABFA1" w:rsidR="005A78F2" w:rsidRPr="00B1011D" w:rsidRDefault="00D70F0C" w:rsidP="00C1362D">
      <w:pPr>
        <w:spacing w:line="360" w:lineRule="auto"/>
        <w:jc w:val="center"/>
        <w:rPr>
          <w:rFonts w:ascii="Times New Roman" w:hAnsi="Times New Roman" w:cs="Times New Roman" w:hint="eastAsia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t>Supp</w:t>
      </w:r>
      <w:r w:rsidR="001E0735">
        <w:rPr>
          <w:rFonts w:ascii="Times New Roman" w:hAnsi="Times New Roman" w:cs="Times New Roman"/>
          <w:b/>
          <w:bCs/>
          <w:sz w:val="32"/>
          <w:szCs w:val="32"/>
        </w:rPr>
        <w:t>lementary</w:t>
      </w:r>
      <w:r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r w:rsidR="006A1523">
        <w:rPr>
          <w:rFonts w:ascii="Times New Roman" w:hAnsi="Times New Roman" w:cs="Times New Roman" w:hint="eastAsia"/>
          <w:b/>
          <w:bCs/>
          <w:sz w:val="32"/>
          <w:szCs w:val="32"/>
        </w:rPr>
        <w:t>Tables</w:t>
      </w:r>
    </w:p>
    <w:p w14:paraId="567B7B33" w14:textId="77777777" w:rsidR="00110E6C" w:rsidRPr="00B1011D" w:rsidRDefault="00110E6C" w:rsidP="00D70F0C">
      <w:pPr>
        <w:spacing w:line="360" w:lineRule="auto"/>
        <w:rPr>
          <w:rFonts w:ascii="Times New Roman" w:hAnsi="Times New Roman" w:cs="Times New Roman"/>
          <w:b/>
          <w:bCs/>
          <w:sz w:val="32"/>
          <w:szCs w:val="32"/>
        </w:rPr>
      </w:pPr>
    </w:p>
    <w:p w14:paraId="537EAFC0" w14:textId="75998885" w:rsidR="00110E6C" w:rsidRPr="00B1011D" w:rsidRDefault="00110E6C" w:rsidP="007C5EB5">
      <w:pPr>
        <w:spacing w:line="360" w:lineRule="auto"/>
        <w:jc w:val="left"/>
        <w:rPr>
          <w:rFonts w:ascii="Times New Roman" w:hAnsi="Times New Roman" w:cs="Times New Roman"/>
          <w:b/>
          <w:bCs/>
          <w:sz w:val="32"/>
          <w:szCs w:val="32"/>
        </w:rPr>
      </w:pPr>
      <w:r w:rsidRPr="00B1011D">
        <w:rPr>
          <w:rFonts w:ascii="Times New Roman" w:hAnsi="Times New Roman" w:cs="Times New Roman"/>
          <w:b/>
          <w:bCs/>
          <w:sz w:val="32"/>
          <w:szCs w:val="32"/>
          <w:lang w:val="en-GB"/>
        </w:rPr>
        <w:t>Functionally Important Residues from Graph Analysis of Coevolved Dynamical Couplings</w:t>
      </w:r>
    </w:p>
    <w:p w14:paraId="3FBF7CAE" w14:textId="77777777" w:rsidR="00110E6C" w:rsidRPr="00C1362D" w:rsidRDefault="00110E6C" w:rsidP="00C136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734178A" w14:textId="2BBB77FE" w:rsidR="00110E6C" w:rsidRPr="00B1011D" w:rsidRDefault="00110E6C" w:rsidP="00C1362D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B1011D">
        <w:rPr>
          <w:rFonts w:ascii="Times New Roman" w:hAnsi="Times New Roman" w:cs="Times New Roman"/>
          <w:sz w:val="28"/>
          <w:szCs w:val="28"/>
        </w:rPr>
        <w:t xml:space="preserve">Manming Xu, Sarath Chandra Dantu, </w:t>
      </w:r>
      <w:r w:rsidR="00F6548B" w:rsidRPr="00B1011D">
        <w:rPr>
          <w:rFonts w:ascii="Times New Roman" w:hAnsi="Times New Roman" w:cs="Times New Roman"/>
          <w:sz w:val="28"/>
          <w:szCs w:val="28"/>
        </w:rPr>
        <w:t>James</w:t>
      </w:r>
      <w:r w:rsidR="00620E47" w:rsidRPr="00B1011D">
        <w:rPr>
          <w:rFonts w:ascii="Times New Roman" w:hAnsi="Times New Roman" w:cs="Times New Roman"/>
          <w:sz w:val="28"/>
          <w:szCs w:val="28"/>
        </w:rPr>
        <w:t xml:space="preserve"> A</w:t>
      </w:r>
      <w:r w:rsidR="00F6548B" w:rsidRPr="00B1011D">
        <w:rPr>
          <w:rFonts w:ascii="Times New Roman" w:hAnsi="Times New Roman" w:cs="Times New Roman"/>
          <w:sz w:val="28"/>
          <w:szCs w:val="28"/>
        </w:rPr>
        <w:t xml:space="preserve"> Garnett,</w:t>
      </w:r>
      <w:r w:rsidRPr="00B1011D">
        <w:rPr>
          <w:rFonts w:ascii="Times New Roman" w:hAnsi="Times New Roman" w:cs="Times New Roman"/>
          <w:sz w:val="28"/>
          <w:szCs w:val="28"/>
        </w:rPr>
        <w:t xml:space="preserve"> </w:t>
      </w:r>
      <w:r w:rsidR="00B1011D" w:rsidRPr="00B1011D">
        <w:rPr>
          <w:rFonts w:ascii="Times New Roman" w:hAnsi="Times New Roman" w:cs="Times New Roman"/>
          <w:sz w:val="28"/>
          <w:szCs w:val="28"/>
        </w:rPr>
        <w:t xml:space="preserve">Robert A Bonomo, </w:t>
      </w:r>
      <w:r w:rsidRPr="00B1011D">
        <w:rPr>
          <w:rFonts w:ascii="Times New Roman" w:hAnsi="Times New Roman" w:cs="Times New Roman"/>
          <w:sz w:val="28"/>
          <w:szCs w:val="28"/>
        </w:rPr>
        <w:t>Alessandro Pandini*, and Shozeb Haider*</w:t>
      </w:r>
    </w:p>
    <w:p w14:paraId="3165B077" w14:textId="77777777" w:rsidR="00110E6C" w:rsidRPr="00C1362D" w:rsidRDefault="00110E6C" w:rsidP="00C136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D46B574" w14:textId="43AD8F3E" w:rsidR="00FF77D6" w:rsidRPr="00C1362D" w:rsidRDefault="00110E6C" w:rsidP="00C1362D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1362D">
        <w:rPr>
          <w:rFonts w:ascii="Times New Roman" w:hAnsi="Times New Roman" w:cs="Times New Roman"/>
          <w:b/>
          <w:bCs/>
          <w:sz w:val="24"/>
          <w:szCs w:val="24"/>
        </w:rPr>
        <w:t xml:space="preserve">*Corresponding author: </w:t>
      </w:r>
    </w:p>
    <w:p w14:paraId="20E5F095" w14:textId="77777777" w:rsidR="00110E6C" w:rsidRPr="00C1362D" w:rsidRDefault="00110E6C" w:rsidP="00C136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1362D">
        <w:rPr>
          <w:rFonts w:ascii="Times New Roman" w:hAnsi="Times New Roman" w:cs="Times New Roman"/>
          <w:sz w:val="24"/>
          <w:szCs w:val="24"/>
        </w:rPr>
        <w:t xml:space="preserve">Shozeb Haider </w:t>
      </w:r>
    </w:p>
    <w:p w14:paraId="5239349E" w14:textId="5EDEDE6F" w:rsidR="00110E6C" w:rsidRPr="00C1362D" w:rsidRDefault="00110E6C" w:rsidP="00C136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1362D">
        <w:rPr>
          <w:rFonts w:ascii="Times New Roman" w:hAnsi="Times New Roman" w:cs="Times New Roman"/>
          <w:sz w:val="24"/>
          <w:szCs w:val="24"/>
        </w:rPr>
        <w:t xml:space="preserve">Email: </w:t>
      </w:r>
      <w:hyperlink r:id="rId7" w:history="1">
        <w:r w:rsidRPr="00C1362D">
          <w:rPr>
            <w:rStyle w:val="ae"/>
            <w:rFonts w:ascii="Times New Roman" w:hAnsi="Times New Roman" w:cs="Times New Roman"/>
            <w:sz w:val="24"/>
            <w:szCs w:val="24"/>
          </w:rPr>
          <w:t>Shozeb.haider@ucl.ac.uk</w:t>
        </w:r>
      </w:hyperlink>
      <w:r w:rsidRPr="00C1362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B78C96" w14:textId="2B433132" w:rsidR="00110E6C" w:rsidRPr="00C1362D" w:rsidRDefault="00110E6C" w:rsidP="00C136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1362D">
        <w:rPr>
          <w:rFonts w:ascii="Times New Roman" w:hAnsi="Times New Roman" w:cs="Times New Roman"/>
          <w:sz w:val="24"/>
          <w:szCs w:val="24"/>
        </w:rPr>
        <w:t>ORCID: 0000-0003-2650-2925</w:t>
      </w:r>
    </w:p>
    <w:p w14:paraId="61914A61" w14:textId="77777777" w:rsidR="00FF77D6" w:rsidRPr="00C1362D" w:rsidRDefault="00FF77D6" w:rsidP="00C136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247C684" w14:textId="351D2A9E" w:rsidR="00110E6C" w:rsidRPr="00C1362D" w:rsidRDefault="00110E6C" w:rsidP="00C136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1362D">
        <w:rPr>
          <w:rFonts w:ascii="Times New Roman" w:hAnsi="Times New Roman" w:cs="Times New Roman"/>
          <w:sz w:val="24"/>
          <w:szCs w:val="24"/>
        </w:rPr>
        <w:t>Alessandro Pandini</w:t>
      </w:r>
    </w:p>
    <w:p w14:paraId="73B4464B" w14:textId="453990E6" w:rsidR="00110E6C" w:rsidRPr="00C1362D" w:rsidRDefault="00110E6C" w:rsidP="00C1362D">
      <w:pPr>
        <w:spacing w:line="360" w:lineRule="auto"/>
        <w:rPr>
          <w:rStyle w:val="ae"/>
          <w:rFonts w:ascii="Times New Roman" w:hAnsi="Times New Roman" w:cs="Times New Roman"/>
          <w:sz w:val="24"/>
          <w:szCs w:val="24"/>
        </w:rPr>
      </w:pPr>
      <w:r w:rsidRPr="00C1362D">
        <w:rPr>
          <w:rFonts w:ascii="Times New Roman" w:hAnsi="Times New Roman" w:cs="Times New Roman"/>
          <w:sz w:val="24"/>
          <w:szCs w:val="24"/>
        </w:rPr>
        <w:t xml:space="preserve">Email: </w:t>
      </w:r>
      <w:hyperlink r:id="rId8" w:history="1">
        <w:r w:rsidRPr="00C1362D">
          <w:rPr>
            <w:rStyle w:val="ae"/>
            <w:rFonts w:ascii="Times New Roman" w:hAnsi="Times New Roman" w:cs="Times New Roman"/>
            <w:sz w:val="24"/>
            <w:szCs w:val="24"/>
          </w:rPr>
          <w:t>alessandro.pandini@brunel.ac.uk</w:t>
        </w:r>
      </w:hyperlink>
    </w:p>
    <w:p w14:paraId="5B3BE817" w14:textId="7B6E6EE2" w:rsidR="00331D5C" w:rsidRPr="00C1362D" w:rsidRDefault="00331D5C" w:rsidP="00C136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1362D">
        <w:rPr>
          <w:rStyle w:val="ae"/>
          <w:rFonts w:ascii="Times New Roman" w:hAnsi="Times New Roman" w:cs="Times New Roman"/>
          <w:color w:val="auto"/>
          <w:sz w:val="24"/>
          <w:szCs w:val="24"/>
          <w:u w:val="none"/>
        </w:rPr>
        <w:t xml:space="preserve">ORCID: </w:t>
      </w:r>
      <w:r w:rsidRPr="00C1362D">
        <w:rPr>
          <w:rFonts w:ascii="Times New Roman" w:hAnsi="Times New Roman" w:cs="Times New Roman"/>
          <w:sz w:val="24"/>
          <w:szCs w:val="24"/>
          <w:lang w:val="en-GB"/>
        </w:rPr>
        <w:t>0000-0002-4158-233X</w:t>
      </w:r>
    </w:p>
    <w:p w14:paraId="008A0C23" w14:textId="77777777" w:rsidR="00D70F0C" w:rsidRDefault="00D70F0C" w:rsidP="00C1362D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68AD68C" w14:textId="77777777" w:rsidR="00D70F0C" w:rsidRDefault="00D70F0C" w:rsidP="00C1362D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0FDE6BD4" w14:textId="2CEA2709" w:rsidR="00D70F0C" w:rsidRPr="00D70F0C" w:rsidRDefault="00D70F0C" w:rsidP="00C1362D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D70F0C">
        <w:rPr>
          <w:rFonts w:ascii="Times New Roman" w:hAnsi="Times New Roman" w:cs="Times New Roman"/>
          <w:b/>
          <w:sz w:val="24"/>
          <w:szCs w:val="24"/>
        </w:rPr>
        <w:t>This PD</w:t>
      </w:r>
      <w:r w:rsidR="00624BD7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D70F0C">
        <w:rPr>
          <w:rFonts w:ascii="Times New Roman" w:hAnsi="Times New Roman" w:cs="Times New Roman"/>
          <w:b/>
          <w:sz w:val="24"/>
          <w:szCs w:val="24"/>
        </w:rPr>
        <w:t xml:space="preserve"> file includes: </w:t>
      </w:r>
    </w:p>
    <w:p w14:paraId="682C9E8D" w14:textId="7EDD7D06" w:rsidR="00D70F0C" w:rsidRDefault="00624BD7" w:rsidP="00D70F0C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Supplementary Tables</w:t>
      </w:r>
      <w:r w:rsidR="00110E6C" w:rsidRPr="00C1362D">
        <w:rPr>
          <w:rFonts w:ascii="Times New Roman" w:hAnsi="Times New Roman" w:cs="Times New Roman"/>
          <w:sz w:val="24"/>
          <w:szCs w:val="24"/>
        </w:rPr>
        <w:br w:type="page"/>
      </w:r>
    </w:p>
    <w:p w14:paraId="78E1BE77" w14:textId="21A62CC1" w:rsidR="00A46563" w:rsidRPr="006A1523" w:rsidRDefault="006A152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91651460"/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</w:t>
      </w:r>
      <w:r w:rsidRPr="006A1523">
        <w:rPr>
          <w:rFonts w:ascii="Times New Roman" w:hAnsi="Times New Roman" w:cs="Times New Roman"/>
          <w:b/>
          <w:bCs/>
          <w:sz w:val="24"/>
          <w:szCs w:val="24"/>
        </w:rPr>
        <w:t>upplementary</w:t>
      </w:r>
      <w:r w:rsidRPr="006A1523">
        <w:rPr>
          <w:rFonts w:ascii="Times New Roman" w:hAnsi="Times New Roman" w:cs="Times New Roman"/>
          <w:b/>
          <w:bCs/>
          <w:sz w:val="24"/>
          <w:szCs w:val="24"/>
        </w:rPr>
        <w:t xml:space="preserve"> file 1a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A46563" w:rsidRPr="00C1362D">
        <w:rPr>
          <w:rFonts w:ascii="Times New Roman" w:hAnsi="Times New Roman" w:cs="Times New Roman"/>
          <w:sz w:val="24"/>
          <w:szCs w:val="24"/>
          <w:lang w:val="en-GB"/>
        </w:rPr>
        <w:t>Hydrophobic nodes in SHV-1</w:t>
      </w:r>
      <w:bookmarkEnd w:id="0"/>
      <w:r w:rsidR="00A46563" w:rsidRPr="00C13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46563" w:rsidRPr="00C1362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PbGVobm92aWNzPC9BdXRob3I+PFllYXI+MjAyMTwvWWVh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</w:fldData>
        </w:fldChar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PbGVobm92aWNzPC9BdXRob3I+PFllYXI+MjAyMTwvWWVh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</w:fldData>
        </w:fldChar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GB"/>
        </w:rPr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46563" w:rsidRPr="00C1362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GB"/>
        </w:rPr>
        <w:t>(1)</w:t>
      </w:r>
      <w:r w:rsidR="00A46563" w:rsidRPr="00C1362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p w14:paraId="36A30094" w14:textId="77777777" w:rsidR="00F5275F" w:rsidRPr="00C1362D" w:rsidRDefault="00F5275F" w:rsidP="00A46563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tbl>
      <w:tblPr>
        <w:tblStyle w:val="51"/>
        <w:tblW w:w="5000" w:type="pct"/>
        <w:tblLook w:val="04A0" w:firstRow="1" w:lastRow="0" w:firstColumn="1" w:lastColumn="0" w:noHBand="0" w:noVBand="1"/>
      </w:tblPr>
      <w:tblGrid>
        <w:gridCol w:w="1759"/>
        <w:gridCol w:w="3135"/>
        <w:gridCol w:w="3412"/>
      </w:tblGrid>
      <w:tr w:rsidR="00A46563" w:rsidRPr="00C1362D" w14:paraId="50F877A7" w14:textId="77777777" w:rsidTr="00F5275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059" w:type="pct"/>
            <w:noWrap/>
            <w:hideMark/>
          </w:tcPr>
          <w:p w14:paraId="0754D5E4" w14:textId="77777777" w:rsidR="00A46563" w:rsidRPr="00A46563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A4656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Nodes</w:t>
            </w:r>
          </w:p>
        </w:tc>
        <w:tc>
          <w:tcPr>
            <w:tcW w:w="1887" w:type="pct"/>
            <w:noWrap/>
            <w:hideMark/>
          </w:tcPr>
          <w:p w14:paraId="5C9E4CA4" w14:textId="77777777" w:rsidR="00A46563" w:rsidRPr="00A46563" w:rsidRDefault="00A46563" w:rsidP="00826256">
            <w:pPr>
              <w:widowControl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A4656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Residues</w:t>
            </w:r>
          </w:p>
        </w:tc>
        <w:tc>
          <w:tcPr>
            <w:tcW w:w="2054" w:type="pct"/>
          </w:tcPr>
          <w:p w14:paraId="3FEF0DFD" w14:textId="77777777" w:rsidR="00A46563" w:rsidRPr="00A46563" w:rsidRDefault="00A46563" w:rsidP="00826256">
            <w:pPr>
              <w:widowControl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A4656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Residue No.</w:t>
            </w:r>
          </w:p>
        </w:tc>
      </w:tr>
      <w:tr w:rsidR="00A46563" w:rsidRPr="00C1362D" w14:paraId="6AAA325B" w14:textId="77777777" w:rsidTr="00F527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67132C37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2</w:t>
            </w:r>
          </w:p>
        </w:tc>
        <w:tc>
          <w:tcPr>
            <w:tcW w:w="1887" w:type="pct"/>
            <w:hideMark/>
          </w:tcPr>
          <w:p w14:paraId="65941F0F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VVLCGAVLA</w:t>
            </w:r>
          </w:p>
        </w:tc>
        <w:tc>
          <w:tcPr>
            <w:tcW w:w="2054" w:type="pct"/>
          </w:tcPr>
          <w:p w14:paraId="7E785D8F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74-82</w:t>
            </w:r>
          </w:p>
        </w:tc>
      </w:tr>
      <w:tr w:rsidR="00A46563" w:rsidRPr="00C1362D" w14:paraId="2CF27F20" w14:textId="77777777" w:rsidTr="00F5275F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1E5AAD32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3</w:t>
            </w:r>
          </w:p>
        </w:tc>
        <w:tc>
          <w:tcPr>
            <w:tcW w:w="1887" w:type="pct"/>
            <w:hideMark/>
          </w:tcPr>
          <w:p w14:paraId="17B30C5E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DLV</w:t>
            </w:r>
          </w:p>
        </w:tc>
        <w:tc>
          <w:tcPr>
            <w:tcW w:w="2054" w:type="pct"/>
          </w:tcPr>
          <w:p w14:paraId="4AEE2446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01-103</w:t>
            </w:r>
          </w:p>
        </w:tc>
      </w:tr>
      <w:tr w:rsidR="00A46563" w:rsidRPr="00C1362D" w14:paraId="3B0B558E" w14:textId="77777777" w:rsidTr="00F527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6E03C577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4</w:t>
            </w:r>
          </w:p>
        </w:tc>
        <w:tc>
          <w:tcPr>
            <w:tcW w:w="1887" w:type="pct"/>
            <w:hideMark/>
          </w:tcPr>
          <w:p w14:paraId="21BB5414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PV</w:t>
            </w:r>
          </w:p>
        </w:tc>
        <w:tc>
          <w:tcPr>
            <w:tcW w:w="2054" w:type="pct"/>
          </w:tcPr>
          <w:p w14:paraId="2A9541D5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06-108</w:t>
            </w:r>
          </w:p>
        </w:tc>
      </w:tr>
      <w:tr w:rsidR="00A46563" w:rsidRPr="00C1362D" w14:paraId="2BF5D90F" w14:textId="77777777" w:rsidTr="00F5275F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3CDE05DF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5</w:t>
            </w:r>
          </w:p>
        </w:tc>
        <w:tc>
          <w:tcPr>
            <w:tcW w:w="1887" w:type="pct"/>
            <w:hideMark/>
          </w:tcPr>
          <w:p w14:paraId="2C941B52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AAI</w:t>
            </w:r>
          </w:p>
        </w:tc>
        <w:tc>
          <w:tcPr>
            <w:tcW w:w="2054" w:type="pct"/>
          </w:tcPr>
          <w:p w14:paraId="48E8F46D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24-127</w:t>
            </w:r>
          </w:p>
        </w:tc>
      </w:tr>
      <w:tr w:rsidR="00A46563" w:rsidRPr="00C1362D" w14:paraId="033715D0" w14:textId="77777777" w:rsidTr="00F527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1194D7AA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6</w:t>
            </w:r>
          </w:p>
        </w:tc>
        <w:tc>
          <w:tcPr>
            <w:tcW w:w="1887" w:type="pct"/>
            <w:hideMark/>
          </w:tcPr>
          <w:p w14:paraId="1622459D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AA</w:t>
            </w:r>
          </w:p>
        </w:tc>
        <w:tc>
          <w:tcPr>
            <w:tcW w:w="2054" w:type="pct"/>
          </w:tcPr>
          <w:p w14:paraId="3BD55BFF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33-135</w:t>
            </w:r>
          </w:p>
        </w:tc>
      </w:tr>
      <w:tr w:rsidR="00A46563" w:rsidRPr="00C1362D" w14:paraId="36A7E8DE" w14:textId="77777777" w:rsidTr="00F5275F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734C8DAC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6</w:t>
            </w:r>
          </w:p>
        </w:tc>
        <w:tc>
          <w:tcPr>
            <w:tcW w:w="1887" w:type="pct"/>
            <w:hideMark/>
          </w:tcPr>
          <w:p w14:paraId="5AE3F9C5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LLL</w:t>
            </w:r>
          </w:p>
        </w:tc>
        <w:tc>
          <w:tcPr>
            <w:tcW w:w="2054" w:type="pct"/>
          </w:tcPr>
          <w:p w14:paraId="76F1D5E7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37-139</w:t>
            </w:r>
          </w:p>
        </w:tc>
      </w:tr>
      <w:tr w:rsidR="00A46563" w:rsidRPr="00C1362D" w14:paraId="087FD3D3" w14:textId="77777777" w:rsidTr="00F527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629D607E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9</w:t>
            </w:r>
          </w:p>
        </w:tc>
        <w:tc>
          <w:tcPr>
            <w:tcW w:w="1887" w:type="pct"/>
            <w:hideMark/>
          </w:tcPr>
          <w:p w14:paraId="4A8BA56E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MA</w:t>
            </w:r>
          </w:p>
        </w:tc>
        <w:tc>
          <w:tcPr>
            <w:tcW w:w="2054" w:type="pct"/>
          </w:tcPr>
          <w:p w14:paraId="6A5636C3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85-187</w:t>
            </w:r>
          </w:p>
        </w:tc>
      </w:tr>
      <w:tr w:rsidR="00A46563" w:rsidRPr="00C1362D" w14:paraId="52141ED0" w14:textId="77777777" w:rsidTr="00F5275F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2AEDF83B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10</w:t>
            </w:r>
          </w:p>
        </w:tc>
        <w:tc>
          <w:tcPr>
            <w:tcW w:w="1887" w:type="pct"/>
            <w:hideMark/>
          </w:tcPr>
          <w:p w14:paraId="0658BA37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RLSA</w:t>
            </w:r>
          </w:p>
        </w:tc>
        <w:tc>
          <w:tcPr>
            <w:tcW w:w="2054" w:type="pct"/>
          </w:tcPr>
          <w:p w14:paraId="14EC8E19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98-201</w:t>
            </w:r>
          </w:p>
        </w:tc>
      </w:tr>
      <w:tr w:rsidR="00A46563" w:rsidRPr="00C1362D" w14:paraId="241AB10A" w14:textId="77777777" w:rsidTr="00F527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68EEE136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11</w:t>
            </w:r>
          </w:p>
        </w:tc>
        <w:tc>
          <w:tcPr>
            <w:tcW w:w="1887" w:type="pct"/>
            <w:hideMark/>
          </w:tcPr>
          <w:p w14:paraId="2F42B1AE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VL</w:t>
            </w:r>
          </w:p>
        </w:tc>
        <w:tc>
          <w:tcPr>
            <w:tcW w:w="2054" w:type="pct"/>
          </w:tcPr>
          <w:p w14:paraId="2CA72A9E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23-225</w:t>
            </w:r>
          </w:p>
        </w:tc>
      </w:tr>
      <w:tr w:rsidR="00A46563" w:rsidRPr="00C1362D" w14:paraId="025A6851" w14:textId="77777777" w:rsidTr="00F5275F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2F06849B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β7</w:t>
            </w:r>
          </w:p>
        </w:tc>
        <w:tc>
          <w:tcPr>
            <w:tcW w:w="1887" w:type="pct"/>
            <w:hideMark/>
          </w:tcPr>
          <w:p w14:paraId="2819FC16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FIA</w:t>
            </w:r>
          </w:p>
        </w:tc>
        <w:tc>
          <w:tcPr>
            <w:tcW w:w="2054" w:type="pct"/>
          </w:tcPr>
          <w:p w14:paraId="07E8A04D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30-232</w:t>
            </w:r>
          </w:p>
        </w:tc>
      </w:tr>
      <w:tr w:rsidR="00A46563" w:rsidRPr="00C1362D" w14:paraId="5C205362" w14:textId="77777777" w:rsidTr="00F527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6160A3B2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β8</w:t>
            </w:r>
          </w:p>
        </w:tc>
        <w:tc>
          <w:tcPr>
            <w:tcW w:w="1887" w:type="pct"/>
            <w:hideMark/>
          </w:tcPr>
          <w:p w14:paraId="5374CD50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LL</w:t>
            </w:r>
          </w:p>
        </w:tc>
        <w:tc>
          <w:tcPr>
            <w:tcW w:w="2054" w:type="pct"/>
          </w:tcPr>
          <w:p w14:paraId="42F56B40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48-250</w:t>
            </w:r>
          </w:p>
        </w:tc>
      </w:tr>
      <w:tr w:rsidR="00A46563" w:rsidRPr="00C1362D" w14:paraId="30F3F6B6" w14:textId="77777777" w:rsidTr="00F5275F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5F2BCE56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β9</w:t>
            </w:r>
          </w:p>
        </w:tc>
        <w:tc>
          <w:tcPr>
            <w:tcW w:w="1887" w:type="pct"/>
            <w:hideMark/>
          </w:tcPr>
          <w:p w14:paraId="2E979D1F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VV</w:t>
            </w:r>
          </w:p>
        </w:tc>
        <w:tc>
          <w:tcPr>
            <w:tcW w:w="2054" w:type="pct"/>
          </w:tcPr>
          <w:p w14:paraId="09738CFA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60-262</w:t>
            </w:r>
          </w:p>
        </w:tc>
      </w:tr>
      <w:tr w:rsidR="00A46563" w:rsidRPr="00C1362D" w14:paraId="72E709FE" w14:textId="77777777" w:rsidTr="00F527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9" w:type="pct"/>
            <w:noWrap/>
            <w:hideMark/>
          </w:tcPr>
          <w:p w14:paraId="1A4C7E2F" w14:textId="77777777" w:rsidR="00A46563" w:rsidRPr="00C1362D" w:rsidRDefault="00A46563" w:rsidP="00826256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α12</w:t>
            </w:r>
          </w:p>
        </w:tc>
        <w:tc>
          <w:tcPr>
            <w:tcW w:w="1887" w:type="pct"/>
            <w:hideMark/>
          </w:tcPr>
          <w:p w14:paraId="0391914B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GIG</w:t>
            </w:r>
          </w:p>
        </w:tc>
        <w:tc>
          <w:tcPr>
            <w:tcW w:w="2054" w:type="pct"/>
          </w:tcPr>
          <w:p w14:paraId="027F90EA" w14:textId="77777777" w:rsidR="00A46563" w:rsidRPr="00C1362D" w:rsidRDefault="00A46563" w:rsidP="00826256">
            <w:pPr>
              <w:widowControl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80-283</w:t>
            </w:r>
          </w:p>
        </w:tc>
      </w:tr>
    </w:tbl>
    <w:p w14:paraId="24773CD4" w14:textId="77777777" w:rsidR="00A46563" w:rsidRPr="00C1362D" w:rsidRDefault="00A46563" w:rsidP="00A46563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0D655C9F" w14:textId="77777777" w:rsidR="00A46563" w:rsidRPr="00C1362D" w:rsidRDefault="00A46563" w:rsidP="00A46563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1362D">
        <w:rPr>
          <w:rFonts w:ascii="Times New Roman" w:hAnsi="Times New Roman" w:cs="Times New Roman"/>
          <w:sz w:val="24"/>
          <w:szCs w:val="24"/>
        </w:rPr>
        <w:br w:type="page"/>
      </w:r>
    </w:p>
    <w:p w14:paraId="049EFDCE" w14:textId="71CB8EAB" w:rsidR="00A46563" w:rsidRDefault="006A1523" w:rsidP="00A465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</w:t>
      </w:r>
      <w:r w:rsidRPr="006A1523">
        <w:rPr>
          <w:rFonts w:ascii="Times New Roman" w:hAnsi="Times New Roman" w:cs="Times New Roman"/>
          <w:b/>
          <w:bCs/>
          <w:sz w:val="24"/>
          <w:szCs w:val="24"/>
        </w:rPr>
        <w:t>upplementary file 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A46563" w:rsidRPr="00C1362D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_Hlk191651579"/>
      <w:r w:rsidR="00A46563" w:rsidRPr="00C1362D">
        <w:rPr>
          <w:rFonts w:ascii="Times New Roman" w:hAnsi="Times New Roman" w:cs="Times New Roman"/>
          <w:sz w:val="24"/>
          <w:szCs w:val="24"/>
        </w:rPr>
        <w:t>Dynamic descriptors and number of residue pairs detected</w:t>
      </w:r>
      <w:bookmarkEnd w:id="1"/>
    </w:p>
    <w:p w14:paraId="0577B177" w14:textId="77777777" w:rsidR="00F5275F" w:rsidRPr="00C1362D" w:rsidRDefault="00F5275F" w:rsidP="00A465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5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6A0" w:firstRow="1" w:lastRow="0" w:firstColumn="1" w:lastColumn="0" w:noHBand="1" w:noVBand="1"/>
      </w:tblPr>
      <w:tblGrid>
        <w:gridCol w:w="3793"/>
        <w:gridCol w:w="2281"/>
        <w:gridCol w:w="2222"/>
      </w:tblGrid>
      <w:tr w:rsidR="00A46563" w:rsidRPr="00C1362D" w14:paraId="439ED062" w14:textId="77777777" w:rsidTr="003B1B3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286" w:type="pct"/>
            <w:vMerge w:val="restart"/>
            <w:tcBorders>
              <w:bottom w:val="none" w:sz="0" w:space="0" w:color="auto"/>
              <w:right w:val="none" w:sz="0" w:space="0" w:color="auto"/>
            </w:tcBorders>
          </w:tcPr>
          <w:p w14:paraId="627B8A98" w14:textId="77777777" w:rsidR="00A46563" w:rsidRPr="00C1362D" w:rsidRDefault="00A46563" w:rsidP="00A46563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ynamic Descriptors</w:t>
            </w:r>
          </w:p>
        </w:tc>
        <w:tc>
          <w:tcPr>
            <w:tcW w:w="2714" w:type="pct"/>
            <w:gridSpan w:val="2"/>
            <w:tcBorders>
              <w:bottom w:val="none" w:sz="0" w:space="0" w:color="auto"/>
            </w:tcBorders>
          </w:tcPr>
          <w:p w14:paraId="3880E35A" w14:textId="77777777" w:rsidR="00A46563" w:rsidRPr="00C1362D" w:rsidRDefault="00A46563" w:rsidP="00A4656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umber of Pairs Detected</w:t>
            </w:r>
          </w:p>
        </w:tc>
      </w:tr>
      <w:tr w:rsidR="00A46563" w:rsidRPr="00C1362D" w14:paraId="032C3292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vMerge/>
            <w:tcBorders>
              <w:right w:val="none" w:sz="0" w:space="0" w:color="auto"/>
            </w:tcBorders>
          </w:tcPr>
          <w:p w14:paraId="3EAD0D87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5" w:type="pct"/>
          </w:tcPr>
          <w:p w14:paraId="0FECCA4A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V-1</w:t>
            </w:r>
          </w:p>
        </w:tc>
        <w:tc>
          <w:tcPr>
            <w:tcW w:w="1339" w:type="pct"/>
          </w:tcPr>
          <w:p w14:paraId="0A192EFC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DC-3</w:t>
            </w:r>
          </w:p>
        </w:tc>
      </w:tr>
      <w:tr w:rsidR="00A46563" w:rsidRPr="00C1362D" w14:paraId="1F333434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519CC748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A4656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g</w:t>
            </w:r>
          </w:p>
        </w:tc>
        <w:tc>
          <w:tcPr>
            <w:tcW w:w="1375" w:type="pct"/>
          </w:tcPr>
          <w:p w14:paraId="0695F080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339" w:type="pct"/>
          </w:tcPr>
          <w:p w14:paraId="413812BA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A46563" w:rsidRPr="00C1362D" w14:paraId="7162CE83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0A665F13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PC1</w:t>
            </w:r>
          </w:p>
        </w:tc>
        <w:tc>
          <w:tcPr>
            <w:tcW w:w="1375" w:type="pct"/>
          </w:tcPr>
          <w:p w14:paraId="145A0783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571</w:t>
            </w:r>
          </w:p>
        </w:tc>
        <w:tc>
          <w:tcPr>
            <w:tcW w:w="1339" w:type="pct"/>
          </w:tcPr>
          <w:p w14:paraId="5CDEFB7D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185</w:t>
            </w:r>
          </w:p>
        </w:tc>
      </w:tr>
      <w:tr w:rsidR="00A46563" w:rsidRPr="00C1362D" w14:paraId="1148D257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76996B34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PC1_partial</w:t>
            </w:r>
          </w:p>
        </w:tc>
        <w:tc>
          <w:tcPr>
            <w:tcW w:w="1375" w:type="pct"/>
          </w:tcPr>
          <w:p w14:paraId="76B28E37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161</w:t>
            </w:r>
          </w:p>
        </w:tc>
        <w:tc>
          <w:tcPr>
            <w:tcW w:w="1339" w:type="pct"/>
          </w:tcPr>
          <w:p w14:paraId="3B06DC93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211</w:t>
            </w:r>
          </w:p>
        </w:tc>
      </w:tr>
      <w:tr w:rsidR="00A46563" w:rsidRPr="00C1362D" w14:paraId="60D10568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31BA0C67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TC1</w:t>
            </w:r>
          </w:p>
        </w:tc>
        <w:tc>
          <w:tcPr>
            <w:tcW w:w="1375" w:type="pct"/>
          </w:tcPr>
          <w:p w14:paraId="497A991E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119</w:t>
            </w:r>
          </w:p>
        </w:tc>
        <w:tc>
          <w:tcPr>
            <w:tcW w:w="1339" w:type="pct"/>
          </w:tcPr>
          <w:p w14:paraId="7F50FB98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</w:tr>
      <w:tr w:rsidR="00A46563" w:rsidRPr="00C1362D" w14:paraId="128782E0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4DC9451E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TC1_partial</w:t>
            </w:r>
          </w:p>
        </w:tc>
        <w:tc>
          <w:tcPr>
            <w:tcW w:w="1375" w:type="pct"/>
          </w:tcPr>
          <w:p w14:paraId="3D6D5DAD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339</w:t>
            </w:r>
          </w:p>
        </w:tc>
        <w:tc>
          <w:tcPr>
            <w:tcW w:w="1339" w:type="pct"/>
          </w:tcPr>
          <w:p w14:paraId="27AF7E28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16</w:t>
            </w:r>
          </w:p>
        </w:tc>
      </w:tr>
      <w:tr w:rsidR="00A46563" w:rsidRPr="00C1362D" w14:paraId="3495D2A7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73B483A5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gRMSD</w:t>
            </w:r>
          </w:p>
        </w:tc>
        <w:tc>
          <w:tcPr>
            <w:tcW w:w="1375" w:type="pct"/>
          </w:tcPr>
          <w:p w14:paraId="6F2B3A96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339" w:type="pct"/>
          </w:tcPr>
          <w:p w14:paraId="68739130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A46563" w:rsidRPr="00C1362D" w14:paraId="3D3F536C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72BF1FF0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pRMSD</w:t>
            </w:r>
          </w:p>
        </w:tc>
        <w:tc>
          <w:tcPr>
            <w:tcW w:w="1375" w:type="pct"/>
          </w:tcPr>
          <w:p w14:paraId="29394123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  <w:tc>
          <w:tcPr>
            <w:tcW w:w="1339" w:type="pct"/>
          </w:tcPr>
          <w:p w14:paraId="14849470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A46563" w:rsidRPr="00C1362D" w14:paraId="4580CCD2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41701BB1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dRMSD</w:t>
            </w:r>
            <w:proofErr w:type="spellEnd"/>
          </w:p>
        </w:tc>
        <w:tc>
          <w:tcPr>
            <w:tcW w:w="1375" w:type="pct"/>
          </w:tcPr>
          <w:p w14:paraId="04E33DC1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339" w:type="pct"/>
          </w:tcPr>
          <w:p w14:paraId="1CC4D089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A46563" w:rsidRPr="00C1362D" w14:paraId="2AD800A0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793E5ED7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gSASA</w:t>
            </w:r>
          </w:p>
        </w:tc>
        <w:tc>
          <w:tcPr>
            <w:tcW w:w="1375" w:type="pct"/>
          </w:tcPr>
          <w:p w14:paraId="68C9540A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339" w:type="pct"/>
          </w:tcPr>
          <w:p w14:paraId="0EAA003E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A46563" w:rsidRPr="00C1362D" w14:paraId="29DA1E9D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3B9CB325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pSASA</w:t>
            </w:r>
          </w:p>
        </w:tc>
        <w:tc>
          <w:tcPr>
            <w:tcW w:w="1375" w:type="pct"/>
          </w:tcPr>
          <w:p w14:paraId="0591750D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339" w:type="pct"/>
          </w:tcPr>
          <w:p w14:paraId="384428B3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A46563" w:rsidRPr="00C1362D" w14:paraId="40E4ED59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2FD540BB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volume</w:t>
            </w:r>
          </w:p>
        </w:tc>
        <w:tc>
          <w:tcPr>
            <w:tcW w:w="1375" w:type="pct"/>
          </w:tcPr>
          <w:p w14:paraId="23211BA7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339" w:type="pct"/>
          </w:tcPr>
          <w:p w14:paraId="482EA7B7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A46563" w:rsidRPr="00C1362D" w14:paraId="5C48BA16" w14:textId="77777777" w:rsidTr="003B1B3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6" w:type="pct"/>
            <w:tcBorders>
              <w:right w:val="none" w:sz="0" w:space="0" w:color="auto"/>
            </w:tcBorders>
          </w:tcPr>
          <w:p w14:paraId="29724F51" w14:textId="77777777" w:rsidR="00A46563" w:rsidRPr="00C1362D" w:rsidRDefault="00A46563" w:rsidP="00826256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hbond</w:t>
            </w:r>
          </w:p>
        </w:tc>
        <w:tc>
          <w:tcPr>
            <w:tcW w:w="1375" w:type="pct"/>
          </w:tcPr>
          <w:p w14:paraId="2159A40E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339" w:type="pct"/>
          </w:tcPr>
          <w:p w14:paraId="06F76775" w14:textId="77777777" w:rsidR="00A46563" w:rsidRPr="00C1362D" w:rsidRDefault="00A46563" w:rsidP="0082625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</w:tbl>
    <w:p w14:paraId="6D17BBE0" w14:textId="77777777" w:rsidR="00A46563" w:rsidRPr="00C1362D" w:rsidRDefault="00A46563" w:rsidP="00A46563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428F7111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3E45049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B77BCC9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0359979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0236605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6EC42FE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8D5F80D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59C3FC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6AB8941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2321B19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6D08F3C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0AB6AEA" w14:textId="77777777" w:rsidR="00A46563" w:rsidRDefault="00A46563" w:rsidP="00A4656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3F17A36" w14:textId="783BF6EE" w:rsidR="00A46563" w:rsidRDefault="006A1523" w:rsidP="00A465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S</w:t>
      </w:r>
      <w:r w:rsidRPr="006A1523">
        <w:rPr>
          <w:rFonts w:ascii="Times New Roman" w:hAnsi="Times New Roman" w:cs="Times New Roman"/>
          <w:b/>
          <w:bCs/>
          <w:sz w:val="24"/>
          <w:szCs w:val="24"/>
        </w:rPr>
        <w:t>upplementary file 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A46563" w:rsidRPr="00C1362D">
        <w:rPr>
          <w:rFonts w:ascii="Times New Roman" w:hAnsi="Times New Roman" w:cs="Times New Roman"/>
          <w:sz w:val="24"/>
          <w:szCs w:val="24"/>
        </w:rPr>
        <w:t xml:space="preserve"> </w:t>
      </w:r>
      <w:bookmarkStart w:id="2" w:name="_Hlk191653384"/>
      <w:r w:rsidR="00A46563" w:rsidRPr="00C1362D">
        <w:rPr>
          <w:rFonts w:ascii="Times New Roman" w:hAnsi="Times New Roman" w:cs="Times New Roman"/>
          <w:sz w:val="24"/>
          <w:szCs w:val="24"/>
        </w:rPr>
        <w:t>Number of residues in each community detected using only the coevolution scores</w:t>
      </w:r>
    </w:p>
    <w:bookmarkEnd w:id="2"/>
    <w:p w14:paraId="5F72320B" w14:textId="77777777" w:rsidR="00F5275F" w:rsidRPr="00C1362D" w:rsidRDefault="00F5275F" w:rsidP="00A465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51"/>
        <w:tblW w:w="5000" w:type="pct"/>
        <w:tblLook w:val="04A0" w:firstRow="1" w:lastRow="0" w:firstColumn="1" w:lastColumn="0" w:noHBand="0" w:noVBand="1"/>
      </w:tblPr>
      <w:tblGrid>
        <w:gridCol w:w="1661"/>
        <w:gridCol w:w="1662"/>
        <w:gridCol w:w="1661"/>
        <w:gridCol w:w="1661"/>
        <w:gridCol w:w="1661"/>
      </w:tblGrid>
      <w:tr w:rsidR="00A46563" w:rsidRPr="00C1362D" w14:paraId="4B1DB16D" w14:textId="77777777" w:rsidTr="00544A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999" w:type="pct"/>
            <w:tcBorders>
              <w:bottom w:val="single" w:sz="4" w:space="0" w:color="auto"/>
            </w:tcBorders>
            <w:noWrap/>
            <w:hideMark/>
          </w:tcPr>
          <w:p w14:paraId="31EA25B6" w14:textId="77777777" w:rsidR="00A46563" w:rsidRPr="00C1362D" w:rsidRDefault="00A46563" w:rsidP="00A46563">
            <w:pPr>
              <w:widowControl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1000" w:type="pct"/>
            <w:tcBorders>
              <w:bottom w:val="single" w:sz="4" w:space="0" w:color="auto"/>
            </w:tcBorders>
            <w:noWrap/>
            <w:hideMark/>
          </w:tcPr>
          <w:p w14:paraId="7EB58484" w14:textId="77777777" w:rsidR="00A46563" w:rsidRPr="00A46563" w:rsidRDefault="00A46563" w:rsidP="00A46563">
            <w:pPr>
              <w:widowControl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A4656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Community 1</w:t>
            </w:r>
          </w:p>
        </w:tc>
        <w:tc>
          <w:tcPr>
            <w:tcW w:w="1000" w:type="pct"/>
            <w:tcBorders>
              <w:bottom w:val="single" w:sz="4" w:space="0" w:color="auto"/>
            </w:tcBorders>
            <w:noWrap/>
            <w:hideMark/>
          </w:tcPr>
          <w:p w14:paraId="14A9AE26" w14:textId="77777777" w:rsidR="00A46563" w:rsidRPr="00A46563" w:rsidRDefault="00A46563" w:rsidP="00A46563">
            <w:pPr>
              <w:widowControl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A4656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Community 2</w:t>
            </w:r>
          </w:p>
        </w:tc>
        <w:tc>
          <w:tcPr>
            <w:tcW w:w="1000" w:type="pct"/>
            <w:tcBorders>
              <w:bottom w:val="single" w:sz="4" w:space="0" w:color="auto"/>
            </w:tcBorders>
            <w:noWrap/>
            <w:hideMark/>
          </w:tcPr>
          <w:p w14:paraId="4C8A9463" w14:textId="77777777" w:rsidR="00A46563" w:rsidRPr="00A46563" w:rsidRDefault="00A46563" w:rsidP="00A46563">
            <w:pPr>
              <w:widowControl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A4656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Community 3</w:t>
            </w:r>
          </w:p>
        </w:tc>
        <w:tc>
          <w:tcPr>
            <w:tcW w:w="1000" w:type="pct"/>
            <w:tcBorders>
              <w:bottom w:val="single" w:sz="4" w:space="0" w:color="auto"/>
            </w:tcBorders>
            <w:noWrap/>
            <w:hideMark/>
          </w:tcPr>
          <w:p w14:paraId="7B6B76B9" w14:textId="77777777" w:rsidR="00A46563" w:rsidRPr="00A46563" w:rsidRDefault="00A46563" w:rsidP="00A46563">
            <w:pPr>
              <w:widowControl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A46563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Community 4</w:t>
            </w:r>
          </w:p>
        </w:tc>
      </w:tr>
      <w:tr w:rsidR="00A46563" w:rsidRPr="00C1362D" w14:paraId="323E03BA" w14:textId="77777777" w:rsidTr="00544A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2C8667" w14:textId="77777777" w:rsidR="00A46563" w:rsidRPr="00C1362D" w:rsidRDefault="00A46563" w:rsidP="00A46563">
            <w:pPr>
              <w:widowControl/>
              <w:contextualSpacing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SHV-1</w:t>
            </w:r>
          </w:p>
        </w:tc>
        <w:tc>
          <w:tcPr>
            <w:tcW w:w="10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2CF529" w14:textId="77777777" w:rsidR="00A46563" w:rsidRPr="00C1362D" w:rsidRDefault="00A46563" w:rsidP="00A46563">
            <w:pPr>
              <w:widowControl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84</w:t>
            </w:r>
          </w:p>
        </w:tc>
        <w:tc>
          <w:tcPr>
            <w:tcW w:w="10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C5F446" w14:textId="77777777" w:rsidR="00A46563" w:rsidRPr="00C1362D" w:rsidRDefault="00A46563" w:rsidP="00A46563">
            <w:pPr>
              <w:widowControl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50</w:t>
            </w:r>
          </w:p>
        </w:tc>
        <w:tc>
          <w:tcPr>
            <w:tcW w:w="10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38D4C2" w14:textId="77777777" w:rsidR="00A46563" w:rsidRPr="00C1362D" w:rsidRDefault="00A46563" w:rsidP="00A46563">
            <w:pPr>
              <w:widowControl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44</w:t>
            </w:r>
          </w:p>
        </w:tc>
        <w:tc>
          <w:tcPr>
            <w:tcW w:w="10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F46DA36" w14:textId="77777777" w:rsidR="00A46563" w:rsidRPr="00C1362D" w:rsidRDefault="00A46563" w:rsidP="00A46563">
            <w:pPr>
              <w:widowControl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86</w:t>
            </w:r>
          </w:p>
        </w:tc>
      </w:tr>
      <w:tr w:rsidR="00A46563" w:rsidRPr="00C1362D" w14:paraId="7CB0742E" w14:textId="77777777" w:rsidTr="00544A29">
        <w:trPr>
          <w:trHeight w:val="5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21C95F" w14:textId="77777777" w:rsidR="00A46563" w:rsidRPr="00C1362D" w:rsidRDefault="00A46563" w:rsidP="00A46563">
            <w:pPr>
              <w:widowControl/>
              <w:contextualSpacing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DC-3</w:t>
            </w:r>
          </w:p>
        </w:tc>
        <w:tc>
          <w:tcPr>
            <w:tcW w:w="10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36E9F8" w14:textId="77777777" w:rsidR="00A46563" w:rsidRPr="00C1362D" w:rsidRDefault="00A46563" w:rsidP="00A46563">
            <w:pPr>
              <w:widowControl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93</w:t>
            </w:r>
          </w:p>
        </w:tc>
        <w:tc>
          <w:tcPr>
            <w:tcW w:w="10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4BAD299" w14:textId="77777777" w:rsidR="00A46563" w:rsidRPr="00C1362D" w:rsidRDefault="00A46563" w:rsidP="00A46563">
            <w:pPr>
              <w:widowControl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57</w:t>
            </w:r>
          </w:p>
        </w:tc>
        <w:tc>
          <w:tcPr>
            <w:tcW w:w="10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E2DE2AB" w14:textId="77777777" w:rsidR="00A46563" w:rsidRPr="00C1362D" w:rsidRDefault="00A46563" w:rsidP="00A46563">
            <w:pPr>
              <w:widowControl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82</w:t>
            </w:r>
          </w:p>
        </w:tc>
        <w:tc>
          <w:tcPr>
            <w:tcW w:w="10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5D7E9C" w14:textId="77777777" w:rsidR="00A46563" w:rsidRPr="00C1362D" w:rsidRDefault="00A46563" w:rsidP="00A46563">
            <w:pPr>
              <w:widowControl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C1362D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26</w:t>
            </w:r>
          </w:p>
        </w:tc>
      </w:tr>
    </w:tbl>
    <w:p w14:paraId="1866059F" w14:textId="77777777" w:rsidR="00A46563" w:rsidRPr="00C1362D" w:rsidRDefault="00A46563" w:rsidP="00A46563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  <w:lang w:val="en-GB"/>
        </w:rPr>
      </w:pPr>
    </w:p>
    <w:p w14:paraId="5FC0CB9F" w14:textId="77777777" w:rsidR="00A46563" w:rsidRDefault="00A46563" w:rsidP="00C1362D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F80C423" w14:textId="6E3578BF" w:rsidR="00713BB5" w:rsidRDefault="006A1523" w:rsidP="00C1362D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bookmarkStart w:id="3" w:name="_Hlk191653497"/>
      <w:r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Pr="006A1523">
        <w:rPr>
          <w:rFonts w:ascii="Times New Roman" w:hAnsi="Times New Roman" w:cs="Times New Roman"/>
          <w:b/>
          <w:bCs/>
          <w:sz w:val="24"/>
          <w:szCs w:val="24"/>
        </w:rPr>
        <w:t>upplementary file 1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d </w:t>
      </w:r>
      <w:r w:rsidR="00713BB5" w:rsidRPr="00C1362D">
        <w:rPr>
          <w:rFonts w:ascii="Times New Roman" w:hAnsi="Times New Roman" w:cs="Times New Roman"/>
          <w:sz w:val="24"/>
          <w:szCs w:val="24"/>
          <w:lang w:val="en-GB"/>
        </w:rPr>
        <w:t>Summary of molecular dynamics simulation systems</w:t>
      </w:r>
      <w:bookmarkEnd w:id="3"/>
    </w:p>
    <w:p w14:paraId="25037B3A" w14:textId="77777777" w:rsidR="00F5275F" w:rsidRPr="00C1362D" w:rsidRDefault="00F5275F" w:rsidP="00C1362D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tbl>
      <w:tblPr>
        <w:tblStyle w:val="51"/>
        <w:tblW w:w="0" w:type="auto"/>
        <w:tblLayout w:type="fixed"/>
        <w:tblLook w:val="06A0" w:firstRow="1" w:lastRow="0" w:firstColumn="1" w:lastColumn="0" w:noHBand="1" w:noVBand="1"/>
      </w:tblPr>
      <w:tblGrid>
        <w:gridCol w:w="993"/>
        <w:gridCol w:w="1726"/>
        <w:gridCol w:w="1671"/>
        <w:gridCol w:w="1701"/>
        <w:gridCol w:w="1134"/>
        <w:gridCol w:w="1790"/>
      </w:tblGrid>
      <w:tr w:rsidR="00713BB5" w:rsidRPr="00C1362D" w14:paraId="0E23D3B6" w14:textId="77777777" w:rsidTr="00544A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8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993" w:type="dxa"/>
            <w:tcBorders>
              <w:bottom w:val="single" w:sz="4" w:space="0" w:color="auto"/>
            </w:tcBorders>
          </w:tcPr>
          <w:p w14:paraId="69F14D27" w14:textId="77777777" w:rsidR="00713BB5" w:rsidRPr="00A46563" w:rsidRDefault="00713BB5" w:rsidP="00A4656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ystem</w:t>
            </w:r>
          </w:p>
        </w:tc>
        <w:tc>
          <w:tcPr>
            <w:tcW w:w="1726" w:type="dxa"/>
            <w:tcBorders>
              <w:bottom w:val="single" w:sz="4" w:space="0" w:color="auto"/>
            </w:tcBorders>
          </w:tcPr>
          <w:p w14:paraId="6929B439" w14:textId="77777777" w:rsidR="00713BB5" w:rsidRPr="00A46563" w:rsidRDefault="00713BB5" w:rsidP="00A4656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umber</w:t>
            </w:r>
          </w:p>
          <w:p w14:paraId="7FF3CD7D" w14:textId="77777777" w:rsidR="00713BB5" w:rsidRPr="00A46563" w:rsidRDefault="00713BB5" w:rsidP="00A4656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f Trajectories</w:t>
            </w:r>
          </w:p>
        </w:tc>
        <w:tc>
          <w:tcPr>
            <w:tcW w:w="1671" w:type="dxa"/>
            <w:tcBorders>
              <w:bottom w:val="single" w:sz="4" w:space="0" w:color="auto"/>
            </w:tcBorders>
          </w:tcPr>
          <w:p w14:paraId="471F2BFF" w14:textId="77777777" w:rsidR="00713BB5" w:rsidRPr="00A46563" w:rsidRDefault="00713BB5" w:rsidP="00A4656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rames for</w:t>
            </w:r>
          </w:p>
          <w:p w14:paraId="11E7AB95" w14:textId="77777777" w:rsidR="00713BB5" w:rsidRPr="00A46563" w:rsidRDefault="00713BB5" w:rsidP="00A4656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ach Trajector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7FAE33B7" w14:textId="77777777" w:rsidR="00713BB5" w:rsidRPr="00A46563" w:rsidRDefault="00713BB5" w:rsidP="00A4656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tal Simulation Time (</w:t>
            </w:r>
            <w:proofErr w:type="spellStart"/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s</w:t>
            </w:r>
            <w:proofErr w:type="spellEnd"/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902E359" w14:textId="77777777" w:rsidR="00713BB5" w:rsidRPr="00A46563" w:rsidRDefault="00713BB5" w:rsidP="00A4656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ride</w:t>
            </w:r>
          </w:p>
        </w:tc>
        <w:tc>
          <w:tcPr>
            <w:tcW w:w="1790" w:type="dxa"/>
            <w:tcBorders>
              <w:bottom w:val="single" w:sz="4" w:space="0" w:color="auto"/>
            </w:tcBorders>
          </w:tcPr>
          <w:p w14:paraId="5ED8AE83" w14:textId="77777777" w:rsidR="00713BB5" w:rsidRPr="00A46563" w:rsidRDefault="00713BB5" w:rsidP="00A4656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tal Frames</w:t>
            </w:r>
          </w:p>
          <w:p w14:paraId="39ABC7FC" w14:textId="77777777" w:rsidR="00713BB5" w:rsidRPr="00A46563" w:rsidRDefault="00713BB5" w:rsidP="00A4656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656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fter Stride</w:t>
            </w:r>
          </w:p>
        </w:tc>
      </w:tr>
      <w:tr w:rsidR="00713BB5" w:rsidRPr="00C1362D" w14:paraId="37381B7E" w14:textId="77777777" w:rsidTr="00544A2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7D9355" w14:textId="77777777" w:rsidR="00713BB5" w:rsidRPr="00C1362D" w:rsidRDefault="00713BB5" w:rsidP="00C136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SHV-1</w:t>
            </w:r>
          </w:p>
        </w:tc>
        <w:tc>
          <w:tcPr>
            <w:tcW w:w="17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9EFC8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593</w:t>
            </w:r>
          </w:p>
        </w:tc>
        <w:tc>
          <w:tcPr>
            <w:tcW w:w="1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C0A592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9CAAAD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35.5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4CAA7A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34FF6F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35580</w:t>
            </w:r>
          </w:p>
        </w:tc>
      </w:tr>
      <w:tr w:rsidR="00713BB5" w:rsidRPr="00C1362D" w14:paraId="242B787E" w14:textId="77777777" w:rsidTr="00544A2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838643" w14:textId="77777777" w:rsidR="00713BB5" w:rsidRPr="00C1362D" w:rsidRDefault="00713BB5" w:rsidP="00C136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PDC-3</w:t>
            </w:r>
          </w:p>
        </w:tc>
        <w:tc>
          <w:tcPr>
            <w:tcW w:w="17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C2C236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A14D7C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30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266CE7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2CD879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796BDB" w14:textId="77777777" w:rsidR="00713BB5" w:rsidRPr="00C1362D" w:rsidRDefault="00713BB5" w:rsidP="00C1362D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362D">
              <w:rPr>
                <w:rFonts w:ascii="Times New Roman" w:hAnsi="Times New Roman" w:cs="Times New Roman"/>
                <w:sz w:val="24"/>
                <w:szCs w:val="24"/>
              </w:rPr>
              <w:t>30000</w:t>
            </w:r>
          </w:p>
        </w:tc>
      </w:tr>
    </w:tbl>
    <w:p w14:paraId="2D8EA918" w14:textId="1D929725" w:rsidR="00713BB5" w:rsidRPr="00C1362D" w:rsidRDefault="00713BB5" w:rsidP="00C1362D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C1362D">
        <w:rPr>
          <w:rFonts w:ascii="Times New Roman" w:hAnsi="Times New Roman" w:cs="Times New Roman"/>
          <w:sz w:val="24"/>
          <w:szCs w:val="24"/>
        </w:rPr>
        <w:t>*</w:t>
      </w:r>
      <w:r w:rsidRPr="00C1362D">
        <w:rPr>
          <w:rFonts w:ascii="Times New Roman" w:hAnsi="Times New Roman" w:cs="Times New Roman"/>
          <w:sz w:val="24"/>
          <w:szCs w:val="24"/>
          <w:lang w:val="en-GB"/>
        </w:rPr>
        <w:t>All trajectories were simulated with a time step of 0.1 ns</w:t>
      </w:r>
    </w:p>
    <w:p w14:paraId="517BA412" w14:textId="77777777" w:rsidR="00291FB8" w:rsidRPr="00C1362D" w:rsidRDefault="00291FB8" w:rsidP="00C1362D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B186C1A" w14:textId="1A2545BA" w:rsidR="00417D43" w:rsidRPr="00C1362D" w:rsidRDefault="00291FB8" w:rsidP="00C1362D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  <w:lang w:val="en-GB"/>
        </w:rPr>
      </w:pPr>
      <w:r w:rsidRPr="00C1362D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313D3368" w14:textId="2446C0CC" w:rsidR="0021282C" w:rsidRPr="00C1362D" w:rsidRDefault="00AB71D2" w:rsidP="00C1362D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C1362D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Reference</w:t>
      </w:r>
      <w:r w:rsidR="00A46563">
        <w:rPr>
          <w:rFonts w:ascii="Times New Roman" w:hAnsi="Times New Roman" w:cs="Times New Roman"/>
          <w:b/>
          <w:bCs/>
          <w:sz w:val="24"/>
          <w:szCs w:val="24"/>
          <w:lang w:val="en-GB"/>
        </w:rPr>
        <w:t>s</w:t>
      </w:r>
    </w:p>
    <w:p w14:paraId="0B77DDCA" w14:textId="77777777" w:rsidR="006A1523" w:rsidRPr="006A1523" w:rsidRDefault="0021282C" w:rsidP="006A1523">
      <w:pPr>
        <w:pStyle w:val="EndNoteBibliography"/>
        <w:ind w:left="720" w:hanging="720"/>
      </w:pPr>
      <w:r w:rsidRPr="00C1362D">
        <w:rPr>
          <w:rFonts w:ascii="Times New Roman" w:hAnsi="Times New Roman" w:cs="Times New Roman"/>
          <w:b/>
          <w:bCs/>
          <w:sz w:val="24"/>
          <w:szCs w:val="24"/>
          <w:lang w:val="en-GB"/>
        </w:rPr>
        <w:fldChar w:fldCharType="begin"/>
      </w:r>
      <w:r w:rsidRPr="00C1362D">
        <w:rPr>
          <w:rFonts w:ascii="Times New Roman" w:hAnsi="Times New Roman" w:cs="Times New Roman"/>
          <w:b/>
          <w:bCs/>
          <w:sz w:val="24"/>
          <w:szCs w:val="24"/>
          <w:lang w:val="en-GB"/>
        </w:rPr>
        <w:instrText xml:space="preserve"> ADDIN EN.REFLIST </w:instrText>
      </w:r>
      <w:r w:rsidRPr="00C1362D">
        <w:rPr>
          <w:rFonts w:ascii="Times New Roman" w:hAnsi="Times New Roman" w:cs="Times New Roman"/>
          <w:b/>
          <w:bCs/>
          <w:sz w:val="24"/>
          <w:szCs w:val="24"/>
          <w:lang w:val="en-GB"/>
        </w:rPr>
        <w:fldChar w:fldCharType="separate"/>
      </w:r>
      <w:r w:rsidR="006A1523" w:rsidRPr="006A1523">
        <w:t>1.</w:t>
      </w:r>
      <w:r w:rsidR="006A1523" w:rsidRPr="006A1523">
        <w:tab/>
        <w:t>E. Olehnovics</w:t>
      </w:r>
      <w:r w:rsidR="006A1523" w:rsidRPr="006A1523">
        <w:rPr>
          <w:i/>
        </w:rPr>
        <w:t xml:space="preserve"> et al.</w:t>
      </w:r>
      <w:r w:rsidR="006A1523" w:rsidRPr="006A1523">
        <w:t xml:space="preserve">, The Role of Hydrophobic Nodes in the Dynamics of Class A beta-Lactamases. </w:t>
      </w:r>
      <w:r w:rsidR="006A1523" w:rsidRPr="006A1523">
        <w:rPr>
          <w:i/>
        </w:rPr>
        <w:t>Front Microbiol</w:t>
      </w:r>
      <w:r w:rsidR="006A1523" w:rsidRPr="006A1523">
        <w:t xml:space="preserve"> </w:t>
      </w:r>
      <w:r w:rsidR="006A1523" w:rsidRPr="006A1523">
        <w:rPr>
          <w:b/>
        </w:rPr>
        <w:t>12</w:t>
      </w:r>
      <w:r w:rsidR="006A1523" w:rsidRPr="006A1523">
        <w:t>, 720991 (2021).</w:t>
      </w:r>
    </w:p>
    <w:p w14:paraId="17DF8211" w14:textId="058647A9" w:rsidR="00AB71D2" w:rsidRPr="00C1362D" w:rsidRDefault="0021282C" w:rsidP="00C1362D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C1362D">
        <w:rPr>
          <w:rFonts w:ascii="Times New Roman" w:hAnsi="Times New Roman" w:cs="Times New Roman"/>
          <w:b/>
          <w:bCs/>
          <w:sz w:val="24"/>
          <w:szCs w:val="24"/>
          <w:lang w:val="en-GB"/>
        </w:rPr>
        <w:fldChar w:fldCharType="end"/>
      </w:r>
    </w:p>
    <w:sectPr w:rsidR="00AB71D2" w:rsidRPr="00C1362D" w:rsidSect="00A60E9C">
      <w:footerReference w:type="even" r:id="rId9"/>
      <w:footerReference w:type="default" r:id="rId10"/>
      <w:pgSz w:w="11906" w:h="16838"/>
      <w:pgMar w:top="1440" w:right="1800" w:bottom="1440" w:left="1800" w:header="851" w:footer="992" w:gutter="0"/>
      <w:lnNumType w:countBy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0EE3F64" w14:textId="77777777" w:rsidR="00DD597C" w:rsidRDefault="00DD597C" w:rsidP="00AB71D2">
      <w:pPr>
        <w:rPr>
          <w:rFonts w:hint="eastAsia"/>
        </w:rPr>
      </w:pPr>
      <w:r>
        <w:separator/>
      </w:r>
    </w:p>
  </w:endnote>
  <w:endnote w:type="continuationSeparator" w:id="0">
    <w:p w14:paraId="76193D34" w14:textId="77777777" w:rsidR="00DD597C" w:rsidRDefault="00DD597C" w:rsidP="00AB71D2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b"/>
      </w:rPr>
      <w:id w:val="1157507648"/>
      <w:docPartObj>
        <w:docPartGallery w:val="Page Numbers (Bottom of Page)"/>
        <w:docPartUnique/>
      </w:docPartObj>
    </w:sdtPr>
    <w:sdtContent>
      <w:p w14:paraId="08EDCB4B" w14:textId="049E70F1" w:rsidR="00D70F0C" w:rsidRDefault="00D70F0C" w:rsidP="00471CF6">
        <w:pPr>
          <w:pStyle w:val="af2"/>
          <w:framePr w:wrap="none" w:vAnchor="text" w:hAnchor="margin" w:xAlign="right" w:y="1"/>
          <w:rPr>
            <w:rStyle w:val="afb"/>
            <w:rFonts w:hint="eastAsia"/>
          </w:rPr>
        </w:pPr>
        <w:r>
          <w:rPr>
            <w:rStyle w:val="afb"/>
          </w:rPr>
          <w:fldChar w:fldCharType="begin"/>
        </w:r>
        <w:r>
          <w:rPr>
            <w:rStyle w:val="afb"/>
          </w:rPr>
          <w:instrText xml:space="preserve"> PAGE </w:instrText>
        </w:r>
        <w:r>
          <w:rPr>
            <w:rStyle w:val="afb"/>
          </w:rPr>
          <w:fldChar w:fldCharType="end"/>
        </w:r>
      </w:p>
    </w:sdtContent>
  </w:sdt>
  <w:p w14:paraId="0218B53E" w14:textId="77777777" w:rsidR="00D70F0C" w:rsidRDefault="00D70F0C" w:rsidP="00D70F0C">
    <w:pPr>
      <w:pStyle w:val="af2"/>
      <w:ind w:right="360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b"/>
      </w:rPr>
      <w:id w:val="1670293895"/>
      <w:docPartObj>
        <w:docPartGallery w:val="Page Numbers (Bottom of Page)"/>
        <w:docPartUnique/>
      </w:docPartObj>
    </w:sdtPr>
    <w:sdtContent>
      <w:p w14:paraId="554D6F2B" w14:textId="2CDABC32" w:rsidR="00D70F0C" w:rsidRDefault="00D70F0C" w:rsidP="00471CF6">
        <w:pPr>
          <w:pStyle w:val="af2"/>
          <w:framePr w:wrap="none" w:vAnchor="text" w:hAnchor="margin" w:xAlign="right" w:y="1"/>
          <w:rPr>
            <w:rStyle w:val="afb"/>
            <w:rFonts w:hint="eastAsia"/>
          </w:rPr>
        </w:pPr>
        <w:r>
          <w:rPr>
            <w:rStyle w:val="afb"/>
          </w:rPr>
          <w:fldChar w:fldCharType="begin"/>
        </w:r>
        <w:r>
          <w:rPr>
            <w:rStyle w:val="afb"/>
          </w:rPr>
          <w:instrText xml:space="preserve"> PAGE </w:instrText>
        </w:r>
        <w:r>
          <w:rPr>
            <w:rStyle w:val="afb"/>
          </w:rPr>
          <w:fldChar w:fldCharType="separate"/>
        </w:r>
        <w:r>
          <w:rPr>
            <w:rStyle w:val="afb"/>
            <w:noProof/>
          </w:rPr>
          <w:t>1</w:t>
        </w:r>
        <w:r>
          <w:rPr>
            <w:rStyle w:val="afb"/>
          </w:rPr>
          <w:fldChar w:fldCharType="end"/>
        </w:r>
      </w:p>
    </w:sdtContent>
  </w:sdt>
  <w:p w14:paraId="623CE5EC" w14:textId="77777777" w:rsidR="00D70F0C" w:rsidRDefault="00D70F0C" w:rsidP="00D70F0C">
    <w:pPr>
      <w:pStyle w:val="af2"/>
      <w:ind w:right="360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37C86B0" w14:textId="77777777" w:rsidR="00DD597C" w:rsidRDefault="00DD597C" w:rsidP="00AB71D2">
      <w:pPr>
        <w:rPr>
          <w:rFonts w:hint="eastAsia"/>
        </w:rPr>
      </w:pPr>
      <w:r>
        <w:separator/>
      </w:r>
    </w:p>
  </w:footnote>
  <w:footnote w:type="continuationSeparator" w:id="0">
    <w:p w14:paraId="329EB76E" w14:textId="77777777" w:rsidR="00DD597C" w:rsidRDefault="00DD597C" w:rsidP="00AB71D2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13D11DA"/>
    <w:multiLevelType w:val="hybridMultilevel"/>
    <w:tmpl w:val="FB7EB4F0"/>
    <w:lvl w:ilvl="0" w:tplc="5AEA47C0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" w15:restartNumberingAfterBreak="0">
    <w:nsid w:val="650714EF"/>
    <w:multiLevelType w:val="hybridMultilevel"/>
    <w:tmpl w:val="FB7A3888"/>
    <w:lvl w:ilvl="0" w:tplc="493E205E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2065790281">
    <w:abstractNumId w:val="0"/>
  </w:num>
  <w:num w:numId="2" w16cid:durableId="182308137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ezrvffxvzp5tewz9rpz2aue0z0d99p9x9s&quot;&gt;My EndNote Library&lt;record-ids&gt;&lt;item&gt;42&lt;/item&gt;&lt;/record-ids&gt;&lt;/item&gt;&lt;/Libraries&gt;"/>
  </w:docVars>
  <w:rsids>
    <w:rsidRoot w:val="005A78F2"/>
    <w:rsid w:val="000054EC"/>
    <w:rsid w:val="00005757"/>
    <w:rsid w:val="0005068F"/>
    <w:rsid w:val="00086297"/>
    <w:rsid w:val="000B1593"/>
    <w:rsid w:val="000B2BF3"/>
    <w:rsid w:val="000C375C"/>
    <w:rsid w:val="000F2501"/>
    <w:rsid w:val="00110E6C"/>
    <w:rsid w:val="00131687"/>
    <w:rsid w:val="00157159"/>
    <w:rsid w:val="0017367E"/>
    <w:rsid w:val="00175C4C"/>
    <w:rsid w:val="001A04B7"/>
    <w:rsid w:val="001D1A41"/>
    <w:rsid w:val="001D318A"/>
    <w:rsid w:val="001E0735"/>
    <w:rsid w:val="001E6241"/>
    <w:rsid w:val="001F5977"/>
    <w:rsid w:val="0021282C"/>
    <w:rsid w:val="00217692"/>
    <w:rsid w:val="002244A7"/>
    <w:rsid w:val="002865C8"/>
    <w:rsid w:val="00291FB8"/>
    <w:rsid w:val="002F3130"/>
    <w:rsid w:val="003006B9"/>
    <w:rsid w:val="00307D38"/>
    <w:rsid w:val="00331D5C"/>
    <w:rsid w:val="00336E58"/>
    <w:rsid w:val="00375612"/>
    <w:rsid w:val="00380138"/>
    <w:rsid w:val="00387B38"/>
    <w:rsid w:val="003A3502"/>
    <w:rsid w:val="003B1B38"/>
    <w:rsid w:val="003B415B"/>
    <w:rsid w:val="003F70DE"/>
    <w:rsid w:val="004055D3"/>
    <w:rsid w:val="0041171C"/>
    <w:rsid w:val="00417D43"/>
    <w:rsid w:val="00442B1D"/>
    <w:rsid w:val="00457462"/>
    <w:rsid w:val="00472BB7"/>
    <w:rsid w:val="004940D1"/>
    <w:rsid w:val="004A78C6"/>
    <w:rsid w:val="004B28DF"/>
    <w:rsid w:val="00543B12"/>
    <w:rsid w:val="00544A29"/>
    <w:rsid w:val="00563135"/>
    <w:rsid w:val="005A78F2"/>
    <w:rsid w:val="005C2C0C"/>
    <w:rsid w:val="006166B7"/>
    <w:rsid w:val="00620E47"/>
    <w:rsid w:val="00624BD7"/>
    <w:rsid w:val="006431C9"/>
    <w:rsid w:val="00662FA7"/>
    <w:rsid w:val="006A1523"/>
    <w:rsid w:val="006B37AB"/>
    <w:rsid w:val="006D6835"/>
    <w:rsid w:val="00712FB4"/>
    <w:rsid w:val="00713BB5"/>
    <w:rsid w:val="007246E0"/>
    <w:rsid w:val="00797008"/>
    <w:rsid w:val="007C5EB5"/>
    <w:rsid w:val="007E1B62"/>
    <w:rsid w:val="008132E4"/>
    <w:rsid w:val="00813894"/>
    <w:rsid w:val="00814629"/>
    <w:rsid w:val="008717C7"/>
    <w:rsid w:val="00903617"/>
    <w:rsid w:val="00921D8A"/>
    <w:rsid w:val="00924B78"/>
    <w:rsid w:val="0093664D"/>
    <w:rsid w:val="00950E99"/>
    <w:rsid w:val="00974A60"/>
    <w:rsid w:val="009E14A7"/>
    <w:rsid w:val="00A46563"/>
    <w:rsid w:val="00A60E9C"/>
    <w:rsid w:val="00A64124"/>
    <w:rsid w:val="00A754CF"/>
    <w:rsid w:val="00A77055"/>
    <w:rsid w:val="00AB71D2"/>
    <w:rsid w:val="00AC3A36"/>
    <w:rsid w:val="00AD243E"/>
    <w:rsid w:val="00AF3B9D"/>
    <w:rsid w:val="00B068D3"/>
    <w:rsid w:val="00B1011D"/>
    <w:rsid w:val="00B12D30"/>
    <w:rsid w:val="00B212FC"/>
    <w:rsid w:val="00B65820"/>
    <w:rsid w:val="00B7262D"/>
    <w:rsid w:val="00B86B43"/>
    <w:rsid w:val="00B93F9E"/>
    <w:rsid w:val="00B975AB"/>
    <w:rsid w:val="00C00696"/>
    <w:rsid w:val="00C0536F"/>
    <w:rsid w:val="00C1362D"/>
    <w:rsid w:val="00C30CD2"/>
    <w:rsid w:val="00C600AD"/>
    <w:rsid w:val="00C814AA"/>
    <w:rsid w:val="00CA7568"/>
    <w:rsid w:val="00CB4ABB"/>
    <w:rsid w:val="00CC7E38"/>
    <w:rsid w:val="00CE21C6"/>
    <w:rsid w:val="00D57639"/>
    <w:rsid w:val="00D64778"/>
    <w:rsid w:val="00D70F0C"/>
    <w:rsid w:val="00DB2796"/>
    <w:rsid w:val="00DD597C"/>
    <w:rsid w:val="00DE09CF"/>
    <w:rsid w:val="00E16191"/>
    <w:rsid w:val="00E75A2E"/>
    <w:rsid w:val="00E877F2"/>
    <w:rsid w:val="00F03720"/>
    <w:rsid w:val="00F03B8B"/>
    <w:rsid w:val="00F273C2"/>
    <w:rsid w:val="00F5275F"/>
    <w:rsid w:val="00F6548B"/>
    <w:rsid w:val="00FE0250"/>
    <w:rsid w:val="00FE2BB0"/>
    <w:rsid w:val="00FF77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043BF1"/>
  <w15:chartTrackingRefBased/>
  <w15:docId w15:val="{DF1529B0-6F3A-47D6-AE04-6F078FC757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5A78F2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A78F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A78F2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A78F2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A78F2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A78F2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A78F2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A78F2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A78F2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5A78F2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5A78F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5A78F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5A78F2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5A78F2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5A78F2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5A78F2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5A78F2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5A78F2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5A78F2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5A78F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A78F2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5A78F2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A78F2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5A78F2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A78F2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5A78F2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5A78F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5A78F2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5A78F2"/>
    <w:rPr>
      <w:b/>
      <w:bCs/>
      <w:smallCaps/>
      <w:color w:val="0F4761" w:themeColor="accent1" w:themeShade="BF"/>
      <w:spacing w:val="5"/>
    </w:rPr>
  </w:style>
  <w:style w:type="character" w:styleId="ae">
    <w:name w:val="Hyperlink"/>
    <w:basedOn w:val="a0"/>
    <w:uiPriority w:val="99"/>
    <w:unhideWhenUsed/>
    <w:rsid w:val="00110E6C"/>
    <w:rPr>
      <w:color w:val="467886" w:themeColor="hyperlink"/>
      <w:u w:val="single"/>
    </w:rPr>
  </w:style>
  <w:style w:type="character" w:styleId="af">
    <w:name w:val="Unresolved Mention"/>
    <w:basedOn w:val="a0"/>
    <w:uiPriority w:val="99"/>
    <w:semiHidden/>
    <w:unhideWhenUsed/>
    <w:rsid w:val="00110E6C"/>
    <w:rPr>
      <w:color w:val="605E5C"/>
      <w:shd w:val="clear" w:color="auto" w:fill="E1DFDD"/>
    </w:rPr>
  </w:style>
  <w:style w:type="table" w:styleId="51">
    <w:name w:val="Plain Table 5"/>
    <w:basedOn w:val="a1"/>
    <w:uiPriority w:val="45"/>
    <w:rsid w:val="00E877F2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1">
    <w:name w:val="Grid Table 7 Colorful"/>
    <w:basedOn w:val="a1"/>
    <w:uiPriority w:val="52"/>
    <w:rsid w:val="002865C8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31">
    <w:name w:val="List Table 3"/>
    <w:basedOn w:val="a1"/>
    <w:uiPriority w:val="48"/>
    <w:rsid w:val="002865C8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32">
    <w:name w:val="Plain Table 3"/>
    <w:basedOn w:val="a1"/>
    <w:uiPriority w:val="43"/>
    <w:rsid w:val="002865C8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11">
    <w:name w:val="Plain Table 1"/>
    <w:basedOn w:val="a1"/>
    <w:uiPriority w:val="41"/>
    <w:rsid w:val="002865C8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af0">
    <w:name w:val="header"/>
    <w:basedOn w:val="a"/>
    <w:link w:val="af1"/>
    <w:uiPriority w:val="99"/>
    <w:unhideWhenUsed/>
    <w:rsid w:val="00AB71D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1">
    <w:name w:val="页眉 字符"/>
    <w:basedOn w:val="a0"/>
    <w:link w:val="af0"/>
    <w:uiPriority w:val="99"/>
    <w:rsid w:val="00AB71D2"/>
    <w:rPr>
      <w:sz w:val="18"/>
      <w:szCs w:val="18"/>
    </w:rPr>
  </w:style>
  <w:style w:type="paragraph" w:styleId="af2">
    <w:name w:val="footer"/>
    <w:basedOn w:val="a"/>
    <w:link w:val="af3"/>
    <w:uiPriority w:val="99"/>
    <w:unhideWhenUsed/>
    <w:rsid w:val="00AB71D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3">
    <w:name w:val="页脚 字符"/>
    <w:basedOn w:val="a0"/>
    <w:link w:val="af2"/>
    <w:uiPriority w:val="99"/>
    <w:rsid w:val="00AB71D2"/>
    <w:rPr>
      <w:sz w:val="18"/>
      <w:szCs w:val="18"/>
    </w:rPr>
  </w:style>
  <w:style w:type="paragraph" w:styleId="af4">
    <w:name w:val="Revision"/>
    <w:hidden/>
    <w:uiPriority w:val="99"/>
    <w:semiHidden/>
    <w:rsid w:val="00AB71D2"/>
  </w:style>
  <w:style w:type="character" w:styleId="af5">
    <w:name w:val="annotation reference"/>
    <w:basedOn w:val="a0"/>
    <w:uiPriority w:val="99"/>
    <w:semiHidden/>
    <w:unhideWhenUsed/>
    <w:rsid w:val="00AB71D2"/>
    <w:rPr>
      <w:sz w:val="21"/>
      <w:szCs w:val="21"/>
    </w:rPr>
  </w:style>
  <w:style w:type="paragraph" w:styleId="af6">
    <w:name w:val="annotation text"/>
    <w:basedOn w:val="a"/>
    <w:link w:val="af7"/>
    <w:uiPriority w:val="99"/>
    <w:unhideWhenUsed/>
    <w:rsid w:val="00AB71D2"/>
    <w:pPr>
      <w:jc w:val="left"/>
    </w:pPr>
  </w:style>
  <w:style w:type="character" w:customStyle="1" w:styleId="af7">
    <w:name w:val="批注文字 字符"/>
    <w:basedOn w:val="a0"/>
    <w:link w:val="af6"/>
    <w:uiPriority w:val="99"/>
    <w:rsid w:val="00AB71D2"/>
  </w:style>
  <w:style w:type="paragraph" w:styleId="af8">
    <w:name w:val="annotation subject"/>
    <w:basedOn w:val="af6"/>
    <w:next w:val="af6"/>
    <w:link w:val="af9"/>
    <w:uiPriority w:val="99"/>
    <w:semiHidden/>
    <w:unhideWhenUsed/>
    <w:rsid w:val="00AB71D2"/>
    <w:rPr>
      <w:b/>
      <w:bCs/>
    </w:rPr>
  </w:style>
  <w:style w:type="character" w:customStyle="1" w:styleId="af9">
    <w:name w:val="批注主题 字符"/>
    <w:basedOn w:val="af7"/>
    <w:link w:val="af8"/>
    <w:uiPriority w:val="99"/>
    <w:semiHidden/>
    <w:rsid w:val="00AB71D2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21282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1282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1282C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1282C"/>
    <w:rPr>
      <w:rFonts w:ascii="等线" w:eastAsia="等线" w:hAnsi="等线"/>
      <w:noProof/>
      <w:sz w:val="20"/>
    </w:rPr>
  </w:style>
  <w:style w:type="table" w:styleId="afa">
    <w:name w:val="Table Grid"/>
    <w:basedOn w:val="a1"/>
    <w:uiPriority w:val="39"/>
    <w:rsid w:val="00563135"/>
    <w:rPr>
      <w:rFonts w:eastAsiaTheme="minorHAnsi"/>
      <w:sz w:val="24"/>
      <w:szCs w:val="24"/>
      <w:lang w:val="en-GB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b">
    <w:name w:val="page number"/>
    <w:basedOn w:val="a0"/>
    <w:uiPriority w:val="99"/>
    <w:semiHidden/>
    <w:unhideWhenUsed/>
    <w:rsid w:val="00D70F0C"/>
  </w:style>
  <w:style w:type="character" w:styleId="afc">
    <w:name w:val="line number"/>
    <w:basedOn w:val="a0"/>
    <w:uiPriority w:val="99"/>
    <w:semiHidden/>
    <w:unhideWhenUsed/>
    <w:rsid w:val="005C2C0C"/>
  </w:style>
  <w:style w:type="paragraph" w:styleId="afd">
    <w:name w:val="Balloon Text"/>
    <w:basedOn w:val="a"/>
    <w:link w:val="afe"/>
    <w:uiPriority w:val="99"/>
    <w:semiHidden/>
    <w:unhideWhenUsed/>
    <w:rsid w:val="00A60E9C"/>
    <w:rPr>
      <w:rFonts w:ascii="Times New Roman" w:hAnsi="Times New Roman" w:cs="Times New Roman"/>
      <w:sz w:val="18"/>
      <w:szCs w:val="18"/>
    </w:rPr>
  </w:style>
  <w:style w:type="character" w:customStyle="1" w:styleId="afe">
    <w:name w:val="批注框文本 字符"/>
    <w:basedOn w:val="a0"/>
    <w:link w:val="afd"/>
    <w:uiPriority w:val="99"/>
    <w:semiHidden/>
    <w:rsid w:val="00A60E9C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69191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4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90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9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essandro.pandini@brunel.ac.uk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Shozeb.haider@ucl.ac.uk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8</TotalTime>
  <Pages>5</Pages>
  <Words>280</Words>
  <Characters>1601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, Manming</dc:creator>
  <cp:keywords/>
  <dc:description/>
  <cp:lastModifiedBy>Xu, Manming</cp:lastModifiedBy>
  <cp:revision>33</cp:revision>
  <dcterms:created xsi:type="dcterms:W3CDTF">2024-09-18T11:07:00Z</dcterms:created>
  <dcterms:modified xsi:type="dcterms:W3CDTF">2025-03-01T12:25:00Z</dcterms:modified>
</cp:coreProperties>
</file>